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4A76DA" w:rsidP="00DC4508">
      <w:pPr>
        <w:jc w:val="both"/>
        <w:rPr>
          <w:rFonts w:ascii="Times New Roman" w:hAnsi="Times New Roman" w:cs="Times New Roman"/>
        </w:rPr>
      </w:pPr>
      <w:r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4163D0" w:rsidP="00DC4508">
      <w:pPr>
        <w:jc w:val="both"/>
        <w:rPr>
          <w:rFonts w:ascii="Times New Roman" w:hAnsi="Times New Roman" w:cs="Times New Roman"/>
        </w:rPr>
      </w:pPr>
      <w:r w:rsidRPr="00A57197">
        <w:rPr>
          <w:rFonts w:ascii="Times New Roman" w:hAnsi="Times New Roman" w:cs="Times New Roman"/>
          <w:i/>
          <w:iCs/>
        </w:rPr>
        <w:t>Human adenovirus B-55</w:t>
      </w:r>
      <w:r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Pr="00A57197" w:rsidRDefault="003C2EE4" w:rsidP="00DC4508">
      <w:pPr>
        <w:jc w:val="both"/>
        <w:rPr>
          <w:rFonts w:ascii="Times New Roman" w:hAnsi="Times New Roman" w:cs="Times New Roman"/>
        </w:rPr>
      </w:pPr>
    </w:p>
    <w:p w:rsidR="00CF5DF8" w:rsidRPr="00A57197" w:rsidRDefault="000A0AC7" w:rsidP="00DC4508">
      <w:pPr>
        <w:jc w:val="both"/>
        <w:rPr>
          <w:rFonts w:ascii="Times New Roman" w:hAnsi="Times New Roman" w:cs="Times New Roman"/>
        </w:rPr>
      </w:pP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Pr="00A57197" w:rsidRDefault="00CF5DF8" w:rsidP="00DC4508">
      <w:pPr>
        <w:jc w:val="both"/>
        <w:rPr>
          <w:rFonts w:ascii="Times New Roman" w:hAnsi="Times New Roman" w:cs="Times New Roman"/>
        </w:rPr>
      </w:pPr>
    </w:p>
    <w:p w:rsidR="00CF5DF8" w:rsidRPr="00A57197" w:rsidRDefault="00CF5DF8" w:rsidP="00DC4508">
      <w:pPr>
        <w:jc w:val="both"/>
        <w:rPr>
          <w:rFonts w:ascii="Times New Roman" w:hAnsi="Times New Roman" w:cs="Times New Roman"/>
        </w:rPr>
      </w:pPr>
      <w:r w:rsidRPr="00A57197">
        <w:rPr>
          <w:rFonts w:ascii="Times New Roman" w:hAnsi="Times New Roman" w:cs="Times New Roman"/>
        </w:rPr>
        <w:t xml:space="preserve">The </w:t>
      </w:r>
      <w:r w:rsidRPr="00A57197">
        <w:rPr>
          <w:rFonts w:ascii="Times New Roman" w:hAnsi="Times New Roman" w:cs="Times New Roman"/>
          <w:i/>
          <w:iCs/>
        </w:rPr>
        <w:t>Adenoviridae</w:t>
      </w:r>
      <w:r w:rsidRPr="00A57197">
        <w:rPr>
          <w:rFonts w:ascii="Times New Roman" w:hAnsi="Times New Roman" w:cs="Times New Roman"/>
        </w:rPr>
        <w:t xml:space="preserve"> family includes genera that infect a wide range of hosts and cell types. The </w:t>
      </w:r>
      <w:r w:rsidRPr="00A57197">
        <w:rPr>
          <w:rFonts w:ascii="Times New Roman" w:hAnsi="Times New Roman" w:cs="Times New Roman"/>
          <w:i/>
          <w:iCs/>
        </w:rPr>
        <w:t>Mastadenovirus</w:t>
      </w:r>
      <w:r w:rsidRPr="00A57197">
        <w:rPr>
          <w:rFonts w:ascii="Times New Roman" w:hAnsi="Times New Roman" w:cs="Times New Roman"/>
        </w:rPr>
        <w:t xml:space="preserve"> genus includes species that infect mammalian hosts. They are globally distributed and are responsible for 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5979F2" w:rsidRPr="00A57197" w:rsidRDefault="005979F2" w:rsidP="00DC4508">
      <w:pPr>
        <w:jc w:val="both"/>
        <w:rPr>
          <w:rFonts w:ascii="Times New Roman" w:hAnsi="Times New Roman" w:cs="Times New Roman"/>
        </w:rPr>
      </w:pPr>
    </w:p>
    <w:p w:rsidR="005979F2" w:rsidRPr="00A57197" w:rsidRDefault="000A0AC7" w:rsidP="00DC4508">
      <w:pPr>
        <w:jc w:val="both"/>
        <w:rPr>
          <w:rFonts w:ascii="Times New Roman" w:hAnsi="Times New Roman" w:cs="Times New Roman"/>
        </w:rPr>
      </w:pPr>
      <w:r w:rsidRPr="00A57197">
        <w:rPr>
          <w:rFonts w:ascii="Times New Roman" w:hAnsi="Times New Roman" w:cs="Times New Roman"/>
        </w:rPr>
        <w:t xml:space="preserve"># </w:t>
      </w:r>
      <w:r w:rsidR="00AD181B" w:rsidRPr="00A57197">
        <w:rPr>
          <w:rFonts w:ascii="Times New Roman" w:hAnsi="Times New Roman" w:cs="Times New Roman"/>
        </w:rPr>
        <w:t>Methods</w:t>
      </w:r>
    </w:p>
    <w:p w:rsidR="00AD181B" w:rsidRPr="00A57197" w:rsidRDefault="00AD181B" w:rsidP="00DC4508">
      <w:pPr>
        <w:jc w:val="both"/>
        <w:rPr>
          <w:rFonts w:ascii="Times New Roman" w:hAnsi="Times New Roman" w:cs="Times New Roman"/>
        </w:rPr>
      </w:pPr>
    </w:p>
    <w:p w:rsidR="00AD181B" w:rsidRPr="00A57197" w:rsidRDefault="000A0AC7" w:rsidP="00DC4508">
      <w:pPr>
        <w:jc w:val="both"/>
        <w:rPr>
          <w:rFonts w:ascii="Times New Roman" w:hAnsi="Times New Roman" w:cs="Times New Roman"/>
        </w:rPr>
      </w:pPr>
      <w:r w:rsidRPr="00A57197">
        <w:rPr>
          <w:rFonts w:ascii="Times New Roman" w:hAnsi="Times New Roman" w:cs="Times New Roman"/>
        </w:rPr>
        <w:t>## Data</w:t>
      </w:r>
    </w:p>
    <w:p w:rsidR="00F11F46" w:rsidRPr="00A57197" w:rsidRDefault="00F11F46" w:rsidP="00DC4508">
      <w:pPr>
        <w:jc w:val="both"/>
        <w:rPr>
          <w:rFonts w:ascii="Times New Roman" w:hAnsi="Times New Roman" w:cs="Times New Roman"/>
        </w:rPr>
      </w:pPr>
    </w:p>
    <w:p w:rsidR="003013D0" w:rsidRPr="00A57197" w:rsidRDefault="00FC23C1" w:rsidP="00DC4508">
      <w:pPr>
        <w:jc w:val="both"/>
        <w:rPr>
          <w:rFonts w:ascii="Times New Roman" w:hAnsi="Times New Roman" w:cs="Times New Roman"/>
        </w:rPr>
      </w:pPr>
      <w:r w:rsidRPr="00A57197">
        <w:rPr>
          <w:rFonts w:ascii="Times New Roman" w:hAnsi="Times New Roman" w:cs="Times New Roman"/>
        </w:rPr>
        <w:t>A Bash script coordinated the retrieval of nucleotide sequences and metadata</w:t>
      </w:r>
      <w:r w:rsidR="00C03294" w:rsidRPr="00A57197">
        <w:rPr>
          <w:rFonts w:ascii="Times New Roman" w:hAnsi="Times New Roman" w:cs="Times New Roman"/>
        </w:rPr>
        <w:t xml:space="preserve"> in order to generat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DC4508">
      <w:pPr>
        <w:jc w:val="both"/>
        <w:rPr>
          <w:rFonts w:ascii="Times New Roman" w:hAnsi="Times New Roman" w:cs="Times New Roman"/>
        </w:rPr>
      </w:pP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DC4508">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DC4508">
      <w:pPr>
        <w:jc w:val="both"/>
        <w:rPr>
          <w:rFonts w:ascii="Times New Roman" w:hAnsi="Times New Roman" w:cs="Times New Roman"/>
        </w:rPr>
      </w:pPr>
    </w:p>
    <w:p w:rsidR="00C02747" w:rsidRPr="00A57197" w:rsidRDefault="007C3EF9" w:rsidP="00644C04">
      <w:pPr>
        <w:jc w:val="both"/>
        <w:rPr>
          <w:rFonts w:ascii="Times New Roman" w:hAnsi="Times New Roman" w:cs="Times New Roman"/>
        </w:rPr>
      </w:pPr>
      <w:r w:rsidRPr="00A57197">
        <w:rPr>
          <w:rFonts w:ascii="Times New Roman" w:hAnsi="Times New Roman" w:cs="Times New Roman"/>
        </w:rPr>
        <w:t xml:space="preserve">Each </w:t>
      </w:r>
      <w:r w:rsidR="00FF09D2" w:rsidRPr="00A57197">
        <w:rPr>
          <w:rFonts w:ascii="Times New Roman" w:hAnsi="Times New Roman" w:cs="Times New Roman"/>
        </w:rPr>
        <w:t xml:space="preserve">square bracket </w:t>
      </w:r>
      <w:r w:rsidRPr="00A57197">
        <w:rPr>
          <w:rFonts w:ascii="Times New Roman" w:hAnsi="Times New Roman" w:cs="Times New Roman"/>
        </w:rPr>
        <w:t>occur</w:t>
      </w:r>
      <w:r w:rsidR="007F0388" w:rsidRPr="00A57197">
        <w:rPr>
          <w:rFonts w:ascii="Times New Roman" w:hAnsi="Times New Roman" w:cs="Times New Roman"/>
        </w:rPr>
        <w:t>s</w:t>
      </w:r>
      <w:r w:rsidRPr="00A57197">
        <w:rPr>
          <w:rFonts w:ascii="Times New Roman" w:hAnsi="Times New Roman" w:cs="Times New Roman"/>
        </w:rPr>
        <w:t xml:space="preserve"> immediately after </w:t>
      </w:r>
      <w:r w:rsidR="00CE744B" w:rsidRPr="00A57197">
        <w:rPr>
          <w:rFonts w:ascii="Times New Roman" w:hAnsi="Times New Roman" w:cs="Times New Roman"/>
        </w:rPr>
        <w:t>a</w:t>
      </w:r>
      <w:r w:rsidRPr="00A57197">
        <w:rPr>
          <w:rFonts w:ascii="Times New Roman" w:hAnsi="Times New Roman" w:cs="Times New Roman"/>
        </w:rPr>
        <w:t xml:space="preserve"> search value and </w:t>
      </w:r>
      <w:r w:rsidR="00FF09D2" w:rsidRPr="00A57197">
        <w:rPr>
          <w:rFonts w:ascii="Times New Roman" w:hAnsi="Times New Roman" w:cs="Times New Roman"/>
        </w:rPr>
        <w:t>enclose</w:t>
      </w:r>
      <w:r w:rsidR="00CE744B" w:rsidRPr="00A57197">
        <w:rPr>
          <w:rFonts w:ascii="Times New Roman" w:hAnsi="Times New Roman" w:cs="Times New Roman"/>
        </w:rPr>
        <w:t>s</w:t>
      </w:r>
      <w:r w:rsidRPr="00A57197">
        <w:rPr>
          <w:rFonts w:ascii="Times New Roman" w:hAnsi="Times New Roman" w:cs="Times New Roman"/>
        </w:rPr>
        <w:t xml:space="preserve"> a keyword that specifies the </w:t>
      </w:r>
      <w:r w:rsidR="00FF09D2" w:rsidRPr="00A57197">
        <w:rPr>
          <w:rFonts w:ascii="Times New Roman" w:hAnsi="Times New Roman" w:cs="Times New Roman"/>
        </w:rPr>
        <w:t xml:space="preserve">search field.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87166D" w:rsidRPr="00A57197">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87166D" w:rsidRPr="00A57197">
        <w:rPr>
          <w:rFonts w:ascii="Times New Roman" w:hAnsi="Times New Roman" w:cs="Times New Roman"/>
          <w:noProof/>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44C04">
      <w:pPr>
        <w:jc w:val="both"/>
        <w:rPr>
          <w:rFonts w:ascii="Times New Roman" w:hAnsi="Times New Roman" w:cs="Times New Roman"/>
        </w:rPr>
      </w:pPr>
    </w:p>
    <w:p w:rsidR="00B15515" w:rsidRPr="00A57197" w:rsidRDefault="00B15515" w:rsidP="00644C04">
      <w:pPr>
        <w:jc w:val="both"/>
        <w:rPr>
          <w:rFonts w:ascii="Times New Roman" w:hAnsi="Times New Roman" w:cs="Times New Roman"/>
        </w:rPr>
      </w:pPr>
      <w:r w:rsidRPr="00A57197">
        <w:rPr>
          <w:rFonts w:ascii="Times New Roman" w:hAnsi="Times New Roman" w:cs="Times New Roman"/>
        </w:rPr>
        <w:t>## Metadata</w:t>
      </w:r>
    </w:p>
    <w:p w:rsidR="00542E6E" w:rsidRPr="00A57197" w:rsidRDefault="00542E6E" w:rsidP="00644C04">
      <w:pPr>
        <w:jc w:val="both"/>
        <w:rPr>
          <w:rFonts w:ascii="Times New Roman" w:hAnsi="Times New Roman" w:cs="Times New Roman"/>
        </w:rPr>
      </w:pPr>
    </w:p>
    <w:p w:rsidR="000A6EA7" w:rsidRPr="00A57197" w:rsidRDefault="00DD6280" w:rsidP="00644C04">
      <w:pPr>
        <w:jc w:val="both"/>
        <w:rPr>
          <w:rFonts w:ascii="Times New Roman" w:hAnsi="Times New Roman" w:cs="Times New Roman"/>
        </w:rPr>
      </w:pPr>
      <w:r w:rsidRPr="00A57197">
        <w:rPr>
          <w:rFonts w:ascii="Times New Roman" w:hAnsi="Times New Roman" w:cs="Times New Roman"/>
        </w:rPr>
        <w:t>The same Bash script also coordinated the retrieval and normalization of sequence metadata to create a database of collection dates for subsequent Bayesian 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accessions via **blastdbcmd** and piped them into the **esummary** to download the JSON-formatted metadata. </w:t>
      </w:r>
      <w:r w:rsidR="000A6EA7" w:rsidRPr="00A57197">
        <w:rPr>
          <w:rFonts w:ascii="Times New Roman" w:hAnsi="Times New Roman" w:cs="Times New Roman"/>
        </w:rPr>
        <w:t xml:space="preserve">The **jq** </w:t>
      </w:r>
      <w:r w:rsidR="00DB7F9C" w:rsidRPr="00A57197">
        <w:rPr>
          <w:rFonts w:ascii="Times New Roman" w:hAnsi="Times New Roman" w:cs="Times New Roman"/>
        </w:rPr>
        <w:t>program</w:t>
      </w:r>
      <w:r w:rsidR="000A6EA7" w:rsidRPr="00A57197">
        <w:rPr>
          <w:rFonts w:ascii="Times New Roman" w:hAnsi="Times New Roman" w:cs="Times New Roman"/>
        </w:rPr>
        <w:t xml:space="preserve"> processed the records from standard input using the following </w:t>
      </w:r>
      <w:r w:rsidR="00FA2940" w:rsidRPr="00A57197">
        <w:rPr>
          <w:rFonts w:ascii="Times New Roman" w:hAnsi="Times New Roman" w:cs="Times New Roman"/>
        </w:rPr>
        <w:t>query</w:t>
      </w:r>
      <w:r w:rsidR="000A6EA7" w:rsidRPr="00A57197">
        <w:rPr>
          <w:rFonts w:ascii="Times New Roman" w:hAnsi="Times New Roman" w:cs="Times New Roman"/>
        </w:rPr>
        <w:t>.</w:t>
      </w:r>
    </w:p>
    <w:p w:rsidR="000A6EA7" w:rsidRPr="00A57197" w:rsidRDefault="000A6EA7" w:rsidP="00644C04">
      <w:pPr>
        <w:jc w:val="both"/>
        <w:rPr>
          <w:rFonts w:ascii="Times New Roman" w:hAnsi="Times New Roman" w:cs="Times New Roman"/>
        </w:rPr>
      </w:pPr>
    </w:p>
    <w:p w:rsidR="000A6EA7" w:rsidRPr="00A57197" w:rsidRDefault="000A6EA7" w:rsidP="00644C04">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0A6EA7">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44C04">
      <w:pPr>
        <w:jc w:val="both"/>
        <w:rPr>
          <w:rFonts w:ascii="Times New Roman" w:hAnsi="Times New Roman" w:cs="Times New Roman"/>
        </w:rPr>
      </w:pPr>
      <w:r w:rsidRPr="00A57197">
        <w:rPr>
          <w:rFonts w:ascii="Times New Roman" w:hAnsi="Times New Roman" w:cs="Times New Roman"/>
        </w:rPr>
        <w:t xml:space="preserve">``` </w:t>
      </w:r>
    </w:p>
    <w:p w:rsidR="00AA5F21" w:rsidRPr="00A57197" w:rsidRDefault="00AA5F21" w:rsidP="00644C04">
      <w:pPr>
        <w:jc w:val="both"/>
        <w:rPr>
          <w:rFonts w:ascii="Times New Roman" w:hAnsi="Times New Roman" w:cs="Times New Roman"/>
        </w:rPr>
      </w:pPr>
    </w:p>
    <w:p w:rsidR="00FA2940" w:rsidRPr="00A57197" w:rsidRDefault="0072427F" w:rsidP="00644C04">
      <w:pPr>
        <w:jc w:val="both"/>
        <w:rPr>
          <w:rFonts w:ascii="Times New Roman" w:hAnsi="Times New Roman" w:cs="Times New Roman"/>
        </w:rPr>
      </w:pPr>
      <w:r w:rsidRPr="00A57197">
        <w:rPr>
          <w:rFonts w:ascii="Times New Roman" w:hAnsi="Times New Roman" w:cs="Times New Roman"/>
        </w:rPr>
        <w:t>The query ran a series of filters to transform the JSON into a tab-separated file.</w:t>
      </w:r>
      <w:r w:rsidR="00FC62A5" w:rsidRPr="00A57197">
        <w:rPr>
          <w:rFonts w:ascii="Times New Roman" w:hAnsi="Times New Roman" w:cs="Times New Roman"/>
        </w:rPr>
        <w:t xml:space="preserve"> The *subtype* and *subname* properties are pipe-delimited strings that correspond to keys and values respectively.</w:t>
      </w:r>
      <w:r w:rsidR="00F12E4C" w:rsidRPr="00A57197">
        <w:rPr>
          <w:rFonts w:ascii="Times New Roman" w:hAnsi="Times New Roman" w:cs="Times New Roman"/>
        </w:rPr>
        <w:t xml:space="preserve"> An R script processed the data from standard input, </w:t>
      </w:r>
      <w:r w:rsidR="006A62E4" w:rsidRPr="00A57197">
        <w:rPr>
          <w:rFonts w:ascii="Times New Roman" w:hAnsi="Times New Roman" w:cs="Times New Roman"/>
        </w:rPr>
        <w:t xml:space="preserve">using tidyverse functions to split </w:t>
      </w:r>
      <w:r w:rsidR="00F12E4C" w:rsidRPr="00A57197">
        <w:rPr>
          <w:rFonts w:ascii="Times New Roman" w:hAnsi="Times New Roman" w:cs="Times New Roman"/>
        </w:rPr>
        <w:t>the 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lubridate package to automatically convert the collection_dat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 mapping accessions to collection dates.</w:t>
      </w:r>
    </w:p>
    <w:p w:rsidR="002543B1" w:rsidRPr="00A57197" w:rsidRDefault="002543B1" w:rsidP="00644C04">
      <w:pPr>
        <w:jc w:val="both"/>
        <w:rPr>
          <w:rFonts w:ascii="Times New Roman" w:hAnsi="Times New Roman" w:cs="Times New Roman"/>
        </w:rPr>
      </w:pPr>
    </w:p>
    <w:p w:rsidR="00426129" w:rsidRPr="00A57197" w:rsidRDefault="00992C92" w:rsidP="00644C04">
      <w:pPr>
        <w:jc w:val="both"/>
        <w:rPr>
          <w:rFonts w:ascii="Times New Roman" w:hAnsi="Times New Roman" w:cs="Times New Roman"/>
        </w:rPr>
      </w:pPr>
      <w:r w:rsidRPr="00A57197">
        <w:rPr>
          <w:rFonts w:ascii="Times New Roman" w:hAnsi="Times New Roman" w:cs="Times New Roman"/>
        </w:rPr>
        <w:t xml:space="preserve">## </w:t>
      </w:r>
      <w:r w:rsidR="00791181" w:rsidRPr="00A57197">
        <w:rPr>
          <w:rFonts w:ascii="Times New Roman" w:hAnsi="Times New Roman" w:cs="Times New Roman"/>
        </w:rPr>
        <w:t>Sequence</w:t>
      </w:r>
      <w:r w:rsidR="00B35F78" w:rsidRPr="00A57197">
        <w:rPr>
          <w:rFonts w:ascii="Times New Roman" w:hAnsi="Times New Roman" w:cs="Times New Roman"/>
        </w:rPr>
        <w:t xml:space="preserve"> Extraction</w:t>
      </w:r>
    </w:p>
    <w:p w:rsidR="00426129" w:rsidRPr="00A57197" w:rsidRDefault="00426129" w:rsidP="00644C04">
      <w:pPr>
        <w:jc w:val="both"/>
        <w:rPr>
          <w:rFonts w:ascii="Times New Roman" w:hAnsi="Times New Roman" w:cs="Times New Roman"/>
        </w:rPr>
      </w:pPr>
    </w:p>
    <w:p w:rsidR="00992C92" w:rsidRPr="00A57197" w:rsidRDefault="00B35F78" w:rsidP="00644C04">
      <w:pPr>
        <w:jc w:val="both"/>
        <w:rPr>
          <w:rFonts w:ascii="Times New Roman" w:hAnsi="Times New Roman" w:cs="Times New Roman"/>
        </w:rPr>
      </w:pPr>
      <w:r w:rsidRPr="00A57197">
        <w:rPr>
          <w:rFonts w:ascii="Times New Roman" w:hAnsi="Times New Roman" w:cs="Times New Roman"/>
        </w:rPr>
        <w:t xml:space="preserve">The </w:t>
      </w:r>
      <w:r w:rsidR="00791181" w:rsidRPr="00A57197">
        <w:rPr>
          <w:rFonts w:ascii="Times New Roman" w:hAnsi="Times New Roman" w:cs="Times New Roman"/>
        </w:rPr>
        <w:t xml:space="preserve">full </w:t>
      </w:r>
      <w:r w:rsidRPr="00A57197">
        <w:rPr>
          <w:rFonts w:ascii="Times New Roman" w:hAnsi="Times New Roman" w:cs="Times New Roman"/>
        </w:rPr>
        <w:t xml:space="preserve">genome extraction method involved a series of piped commands. The **blastdbcmd** program dumped a space-separated list of accession-length pairs. Next, **awk** selected sequences with lengths greater than </w:t>
      </w:r>
      <w:r w:rsidR="00677D3A" w:rsidRPr="00A57197">
        <w:rPr>
          <w:rFonts w:ascii="Times New Roman" w:hAnsi="Times New Roman" w:cs="Times New Roman"/>
        </w:rPr>
        <w:t xml:space="preserve">or equal to </w:t>
      </w:r>
      <w:r w:rsidRPr="00A57197">
        <w:rPr>
          <w:rFonts w:ascii="Times New Roman" w:hAnsi="Times New Roman" w:cs="Times New Roman"/>
        </w:rPr>
        <w:t>34 kbp.</w:t>
      </w:r>
    </w:p>
    <w:p w:rsidR="00791181" w:rsidRPr="00A57197" w:rsidRDefault="00791181" w:rsidP="00644C04">
      <w:pPr>
        <w:jc w:val="both"/>
        <w:rPr>
          <w:rFonts w:ascii="Times New Roman" w:hAnsi="Times New Roman" w:cs="Times New Roman"/>
        </w:rPr>
      </w:pPr>
    </w:p>
    <w:p w:rsidR="00791181" w:rsidRPr="00A57197" w:rsidRDefault="00791181" w:rsidP="00644C04">
      <w:pPr>
        <w:jc w:val="both"/>
        <w:rPr>
          <w:rFonts w:ascii="Times New Roman" w:hAnsi="Times New Roman" w:cs="Times New Roman"/>
        </w:rPr>
      </w:pPr>
      <w:r w:rsidRPr="00A57197">
        <w:rPr>
          <w:rFonts w:ascii="Times New Roman" w:hAnsi="Times New Roman" w:cs="Times New Roman"/>
        </w:rPr>
        <w:t>The gene extraction method required a query sequence. The **blastdbmcd** program generated the query for each gene based on a reference accession and sequence coordinates</w:t>
      </w:r>
      <w:r w:rsidR="009D4CD7">
        <w:rPr>
          <w:rFonts w:ascii="Times New Roman" w:hAnsi="Times New Roman" w:cs="Times New Roman"/>
        </w:rPr>
        <w:t>…</w:t>
      </w:r>
    </w:p>
    <w:p w:rsidR="008D4F95" w:rsidRPr="00A57197" w:rsidRDefault="008D4F95" w:rsidP="00644C04">
      <w:pPr>
        <w:jc w:val="both"/>
        <w:rPr>
          <w:rFonts w:ascii="Times New Roman" w:hAnsi="Times New Roman" w:cs="Times New Roman"/>
        </w:rPr>
      </w:pPr>
    </w:p>
    <w:p w:rsidR="00E9517F" w:rsidRPr="00A57197" w:rsidRDefault="00A57197" w:rsidP="00E9517F">
      <w:pPr>
        <w:jc w:val="both"/>
        <w:rPr>
          <w:rFonts w:ascii="Times New Roman" w:hAnsi="Times New Roman" w:cs="Times New Roman"/>
        </w:rPr>
      </w:pPr>
      <w:r>
        <w:rPr>
          <w:rFonts w:ascii="Times New Roman" w:hAnsi="Times New Roman" w:cs="Times New Roman"/>
        </w:rPr>
        <w:t xml:space="preserve"># </w:t>
      </w:r>
      <w:r w:rsidR="00E9517F" w:rsidRPr="00A57197">
        <w:rPr>
          <w:rFonts w:ascii="Times New Roman" w:hAnsi="Times New Roman" w:cs="Times New Roman"/>
        </w:rPr>
        <w:t>Alignment</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r w:rsidR="002D6291">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auto and --adjustdirection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E9517F">
      <w:pPr>
        <w:jc w:val="both"/>
        <w:rPr>
          <w:rFonts w:ascii="Times New Roman" w:hAnsi="Times New Roman" w:cs="Times New Roman"/>
        </w:rPr>
      </w:pPr>
    </w:p>
    <w:p w:rsidR="00E9517F" w:rsidRPr="00A57197" w:rsidRDefault="00A57197" w:rsidP="00E9517F">
      <w:pPr>
        <w:jc w:val="both"/>
        <w:rPr>
          <w:rFonts w:ascii="Times New Roman" w:hAnsi="Times New Roman" w:cs="Times New Roman"/>
        </w:rPr>
      </w:pPr>
      <w:r>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E9517F">
      <w:pPr>
        <w:jc w:val="both"/>
        <w:rPr>
          <w:rFonts w:ascii="Times New Roman" w:hAnsi="Times New Roman" w:cs="Times New Roman"/>
        </w:rPr>
      </w:pPr>
    </w:p>
    <w:p w:rsidR="00E9517F" w:rsidRPr="00A57197" w:rsidRDefault="00C15025" w:rsidP="00E9517F">
      <w:pPr>
        <w:jc w:val="both"/>
        <w:rPr>
          <w:rFonts w:ascii="Times New Roman" w:hAnsi="Times New Roman" w:cs="Times New Roman"/>
        </w:rPr>
      </w:pPr>
      <w:r w:rsidRPr="00A57197">
        <w:rPr>
          <w:rFonts w:ascii="Times New Roman" w:hAnsi="Times New Roman" w:cs="Times New Roman"/>
        </w:rPr>
        <w:lastRenderedPageBreak/>
        <w:t xml:space="preserve">## </w:t>
      </w:r>
      <w:r w:rsidR="00E9517F" w:rsidRPr="00A57197">
        <w:rPr>
          <w:rFonts w:ascii="Times New Roman" w:hAnsi="Times New Roman" w:cs="Times New Roman"/>
        </w:rPr>
        <w:t>Molecular Clock</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esting the strict molecular clock hypothesis on the genome, fiber, and hexon nucleotide sequences of each species required the TempEs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OOw8lhMH","properties":{"formattedCitation":"(Rambaut et al., 2016)","plainCitation":"(Rambaut et al., 2016)","noteIndex":0},"citationItems":[{"id":497,"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Rambaut et al., 2016)</w:t>
      </w:r>
      <w:r w:rsidRPr="00A57197">
        <w:rPr>
          <w:rFonts w:ascii="Times New Roman" w:hAnsi="Times New Roman" w:cs="Times New Roman"/>
        </w:rPr>
        <w:fldChar w:fldCharType="end"/>
      </w:r>
      <w:r w:rsidRPr="00A57197">
        <w:rPr>
          <w:rFonts w:ascii="Times New Roman" w:hAnsi="Times New Roman" w:cs="Times New Roman"/>
        </w:rPr>
        <w:t xml:space="preserve"> and BEAS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6rXu6vuC","properties":{"formattedCitation":"(Drummond and Bouckaert, 2015)","plainCitation":"(Drummond and Bouckaert, 2015)","noteIndex":0},"citationItems":[{"id":"ayW18Bv8/CPKFntld","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Drummond and Bouckaert, 2015)</w:t>
      </w:r>
      <w:r w:rsidRPr="00A57197">
        <w:rPr>
          <w:rFonts w:ascii="Times New Roman" w:hAnsi="Times New Roman" w:cs="Times New Roman"/>
        </w:rPr>
        <w:fldChar w:fldCharType="end"/>
      </w:r>
      <w:r w:rsidRPr="00A57197">
        <w:rPr>
          <w:rFonts w:ascii="Times New Roman" w:hAnsi="Times New Roman" w:cs="Times New Roman"/>
        </w:rPr>
        <w:t>. The programs evaluated the clock signal and estimated model parameters respectively. A filtering step removed sequences lacking the collection_date metadata.</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TempEst program tests the strength of the strict molecular clock hypothesis for a given phylogeny. It plots the taxon date against the root-to-tip patristic distance and fits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Model parameters are only useful for data exploration since the variables are dependent. Development of a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Jombart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p>
    <w:p w:rsidR="00992C92" w:rsidRPr="00A57197" w:rsidRDefault="00992C92"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 References</w:t>
      </w:r>
    </w:p>
    <w:p w:rsidR="002127F2" w:rsidRPr="00A57197" w:rsidRDefault="002127F2" w:rsidP="00DC4508">
      <w:pPr>
        <w:jc w:val="both"/>
        <w:rPr>
          <w:rFonts w:ascii="Times New Roman" w:hAnsi="Times New Roman" w:cs="Times New Roman"/>
        </w:rPr>
      </w:pPr>
    </w:p>
    <w:p w:rsidR="00D75E88" w:rsidRPr="00A57197" w:rsidRDefault="00D75E88" w:rsidP="00AD0D67">
      <w:pPr>
        <w:pStyle w:val="Bibliography"/>
        <w:numPr>
          <w:ilvl w:val="0"/>
          <w:numId w:val="1"/>
        </w:numPr>
        <w:ind w:left="360"/>
        <w:rPr>
          <w:rFonts w:ascii="Times New Roman" w:hAnsi="Times New Roman" w:cs="Times New Roman"/>
        </w:rPr>
      </w:pPr>
      <w:r w:rsidRPr="00A57197">
        <w:fldChar w:fldCharType="begin"/>
      </w:r>
      <w:r w:rsidRPr="00A57197">
        <w:instrText xml:space="preserve"> ADDIN ZOTERO_BIBL {"uncited":[],"omitted":[],"custom":[]} CSL_BIBLIOGRAPHY </w:instrText>
      </w:r>
      <w:r w:rsidRPr="00A57197">
        <w:fldChar w:fldCharType="separate"/>
      </w:r>
      <w:r w:rsidRPr="00A57197">
        <w:rPr>
          <w:rFonts w:ascii="Times New Roman" w:hAnsi="Times New Roman" w:cs="Times New Roman"/>
        </w:rPr>
        <w:t xml:space="preserve">Anisimova, M., Gil, M., Dufayard, J.-F., Dessimoz, C., and Gascuel, O. (2011). Survey of Branch Support Methods Demonstrates Accuracy, Power, and Robustness of Fast Likelihood-based Approximation Schemes. Syst. Biol. </w:t>
      </w:r>
      <w:r w:rsidRPr="00A57197">
        <w:rPr>
          <w:rFonts w:ascii="Times New Roman" w:hAnsi="Times New Roman" w:cs="Times New Roman"/>
          <w:i/>
          <w:iCs/>
        </w:rPr>
        <w:t>60</w:t>
      </w:r>
      <w:r w:rsidRPr="00A57197">
        <w:rPr>
          <w:rFonts w:ascii="Times New Roman" w:hAnsi="Times New Roman" w:cs="Times New Roman"/>
        </w:rPr>
        <w:t>, 685–699.</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Drummond, A.J., and Bouckaert, R.R. (2015). Bayesian Evolutionary Analysis with BEAST (Cambridge: Cambridge University Press).</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Hoang, D.T., Chernomor, O., von Haeseler, A., Minh, B.Q., and Vinh, L.S. (2018). UFBoot2: Improving the Ultrafast Bootstrap Approximation. Mol. Biol. Evol. </w:t>
      </w:r>
      <w:r w:rsidRPr="00A57197">
        <w:rPr>
          <w:rFonts w:ascii="Times New Roman" w:hAnsi="Times New Roman" w:cs="Times New Roman"/>
          <w:i/>
          <w:iCs/>
        </w:rPr>
        <w:t>35</w:t>
      </w:r>
      <w:r w:rsidRPr="00A57197">
        <w:rPr>
          <w:rFonts w:ascii="Times New Roman" w:hAnsi="Times New Roman" w:cs="Times New Roman"/>
        </w:rPr>
        <w:t>, 518–522.</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Jombart, T., Dray, S., and Bilgrau, A.E. (2017). adephylo: Exploratory Analyses for the Phylogenetic Comparative Method.</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Kalyaanamoorthy, S., Minh, B.Q., Wong, T.K.F., von Haeseler, A., and Jermiin, L.S. (2017). ModelFinder: fast model selection for accurate phylogenetic estimates. Nat. Methods </w:t>
      </w:r>
      <w:r w:rsidRPr="00A57197">
        <w:rPr>
          <w:rFonts w:ascii="Times New Roman" w:hAnsi="Times New Roman" w:cs="Times New Roman"/>
          <w:i/>
          <w:iCs/>
        </w:rPr>
        <w:t>14</w:t>
      </w:r>
      <w:r w:rsidRPr="00A57197">
        <w:rPr>
          <w:rFonts w:ascii="Times New Roman" w:hAnsi="Times New Roman" w:cs="Times New Roman"/>
        </w:rPr>
        <w:t>, 587–589.</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Katoh, K. (2002). MAFFT: a novel method for rapid multiple sequence alignment based on fast Fourier transform. Nucleic Acids Res. </w:t>
      </w:r>
      <w:r w:rsidRPr="00A57197">
        <w:rPr>
          <w:rFonts w:ascii="Times New Roman" w:hAnsi="Times New Roman" w:cs="Times New Roman"/>
          <w:i/>
          <w:iCs/>
        </w:rPr>
        <w:t>30</w:t>
      </w:r>
      <w:r w:rsidRPr="00A57197">
        <w:rPr>
          <w:rFonts w:ascii="Times New Roman" w:hAnsi="Times New Roman" w:cs="Times New Roman"/>
        </w:rPr>
        <w:t>, 3059–3066.</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Nguyen, L.-T., Schmidt, H.A., von Haeseler, A., and Minh, B.Q. (2015). IQ-TREE: A Fast and Effective Stochastic Algorithm for Estimating Maximum-Likelihood Phylogenies. Mol. Biol. Evol. </w:t>
      </w:r>
      <w:r w:rsidRPr="00A57197">
        <w:rPr>
          <w:rFonts w:ascii="Times New Roman" w:hAnsi="Times New Roman" w:cs="Times New Roman"/>
          <w:i/>
          <w:iCs/>
        </w:rPr>
        <w:t>32</w:t>
      </w:r>
      <w:r w:rsidRPr="00A57197">
        <w:rPr>
          <w:rFonts w:ascii="Times New Roman" w:hAnsi="Times New Roman" w:cs="Times New Roman"/>
        </w:rPr>
        <w:t>, 268–274.</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Paradis, E., Blomberg, S., Bolker, B., Brown, J., Claude, J., Cuong, H.S., Desper, R., Didier, G., Durand, B., Dutheil, J., et al. (2019). ape: Analyses of Phylogenetics and Evolution.</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lastRenderedPageBreak/>
        <w:t xml:space="preserve">Rambaut, A., Lam, T.T., Max Carvalho, L., and Pybus, O.G. (2016). Exploring the temporal structure of heterochronous sequences using TempEst (formerly Path-O-Gen). Virus Evol. </w:t>
      </w:r>
      <w:r w:rsidRPr="00A57197">
        <w:rPr>
          <w:rFonts w:ascii="Times New Roman" w:hAnsi="Times New Roman" w:cs="Times New Roman"/>
          <w:i/>
          <w:iCs/>
        </w:rPr>
        <w:t>2</w:t>
      </w:r>
      <w:r w:rsidRPr="00A57197">
        <w:rPr>
          <w:rFonts w:ascii="Times New Roman" w:hAnsi="Times New Roman" w:cs="Times New Roman"/>
        </w:rPr>
        <w:t>.</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Romiti, M., and Cooper, P. (2011). Search Field Descriptions for Sequence Database (National Center for Biotechnology Information (US)).</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Spinu, V., Grolemund, G., and Wickham, H. (2018). lubridate: Make Dealing with Dates a Little Easier.</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Wickham, H. (2017). tidyverse: Easily Install and Load the “Tidyverse.”</w:t>
      </w:r>
    </w:p>
    <w:p w:rsidR="00E9517F" w:rsidRPr="00A57197" w:rsidRDefault="00D75E88" w:rsidP="00AD0D67">
      <w:pPr>
        <w:jc w:val="both"/>
        <w:rPr>
          <w:rFonts w:ascii="Times New Roman" w:hAnsi="Times New Roman" w:cs="Times New Roman"/>
        </w:rPr>
      </w:pPr>
      <w:r w:rsidRPr="00A57197">
        <w:rPr>
          <w:rFonts w:ascii="Times New Roman" w:hAnsi="Times New Roman" w:cs="Times New Roman"/>
        </w:rPr>
        <w:fldChar w:fldCharType="end"/>
      </w:r>
    </w:p>
    <w:p w:rsidR="00E9517F" w:rsidRPr="00A57197" w:rsidRDefault="00E9517F" w:rsidP="00DC4508">
      <w:pPr>
        <w:jc w:val="both"/>
        <w:rPr>
          <w:rFonts w:ascii="Times New Roman" w:hAnsi="Times New Roman" w:cs="Times New Roman"/>
        </w:rPr>
      </w:pPr>
      <w:bookmarkStart w:id="0" w:name="_GoBack"/>
      <w:bookmarkEnd w:id="0"/>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20F64"/>
    <w:rsid w:val="00056421"/>
    <w:rsid w:val="000A0AC7"/>
    <w:rsid w:val="000A6EA7"/>
    <w:rsid w:val="000B1035"/>
    <w:rsid w:val="000D133B"/>
    <w:rsid w:val="000E2D08"/>
    <w:rsid w:val="000E460D"/>
    <w:rsid w:val="0017431F"/>
    <w:rsid w:val="00180B00"/>
    <w:rsid w:val="001B3E0C"/>
    <w:rsid w:val="001D7F00"/>
    <w:rsid w:val="002078BA"/>
    <w:rsid w:val="002127F2"/>
    <w:rsid w:val="002543B1"/>
    <w:rsid w:val="00295DA8"/>
    <w:rsid w:val="002D6291"/>
    <w:rsid w:val="002E4E31"/>
    <w:rsid w:val="002E648A"/>
    <w:rsid w:val="003013D0"/>
    <w:rsid w:val="00301A82"/>
    <w:rsid w:val="00314785"/>
    <w:rsid w:val="00373C03"/>
    <w:rsid w:val="00390647"/>
    <w:rsid w:val="0039771E"/>
    <w:rsid w:val="003C2EE4"/>
    <w:rsid w:val="004044D8"/>
    <w:rsid w:val="004163D0"/>
    <w:rsid w:val="0042586D"/>
    <w:rsid w:val="00426129"/>
    <w:rsid w:val="00445A5A"/>
    <w:rsid w:val="004A76DA"/>
    <w:rsid w:val="00500E09"/>
    <w:rsid w:val="00511114"/>
    <w:rsid w:val="00521B03"/>
    <w:rsid w:val="00542E6E"/>
    <w:rsid w:val="005431A1"/>
    <w:rsid w:val="00555EDC"/>
    <w:rsid w:val="00572D83"/>
    <w:rsid w:val="005979F2"/>
    <w:rsid w:val="005D1CBD"/>
    <w:rsid w:val="00620791"/>
    <w:rsid w:val="00644C04"/>
    <w:rsid w:val="00653514"/>
    <w:rsid w:val="00670731"/>
    <w:rsid w:val="00677D3A"/>
    <w:rsid w:val="006A1C09"/>
    <w:rsid w:val="006A62E4"/>
    <w:rsid w:val="006C0115"/>
    <w:rsid w:val="0072427F"/>
    <w:rsid w:val="007328E7"/>
    <w:rsid w:val="00754F12"/>
    <w:rsid w:val="0076008D"/>
    <w:rsid w:val="00791181"/>
    <w:rsid w:val="007C3EF9"/>
    <w:rsid w:val="007D72CA"/>
    <w:rsid w:val="007E55CB"/>
    <w:rsid w:val="007F0388"/>
    <w:rsid w:val="00811A41"/>
    <w:rsid w:val="0087166D"/>
    <w:rsid w:val="0089078F"/>
    <w:rsid w:val="008B03AA"/>
    <w:rsid w:val="008D4F95"/>
    <w:rsid w:val="008F387B"/>
    <w:rsid w:val="009068FF"/>
    <w:rsid w:val="009325FF"/>
    <w:rsid w:val="00992C92"/>
    <w:rsid w:val="009940B0"/>
    <w:rsid w:val="009D0173"/>
    <w:rsid w:val="009D4CD7"/>
    <w:rsid w:val="00A114C1"/>
    <w:rsid w:val="00A5479D"/>
    <w:rsid w:val="00A57197"/>
    <w:rsid w:val="00A66156"/>
    <w:rsid w:val="00A94CE7"/>
    <w:rsid w:val="00AA5F21"/>
    <w:rsid w:val="00AC56AE"/>
    <w:rsid w:val="00AD0D67"/>
    <w:rsid w:val="00AD181B"/>
    <w:rsid w:val="00B0747E"/>
    <w:rsid w:val="00B15515"/>
    <w:rsid w:val="00B35F78"/>
    <w:rsid w:val="00B8709F"/>
    <w:rsid w:val="00BE7E39"/>
    <w:rsid w:val="00C02747"/>
    <w:rsid w:val="00C03294"/>
    <w:rsid w:val="00C15025"/>
    <w:rsid w:val="00CE744B"/>
    <w:rsid w:val="00CF0977"/>
    <w:rsid w:val="00CF5DF8"/>
    <w:rsid w:val="00D109CD"/>
    <w:rsid w:val="00D368E8"/>
    <w:rsid w:val="00D612AA"/>
    <w:rsid w:val="00D75E88"/>
    <w:rsid w:val="00D80823"/>
    <w:rsid w:val="00D9426D"/>
    <w:rsid w:val="00D95228"/>
    <w:rsid w:val="00D9659C"/>
    <w:rsid w:val="00DB7F9C"/>
    <w:rsid w:val="00DC4508"/>
    <w:rsid w:val="00DD6280"/>
    <w:rsid w:val="00E34C80"/>
    <w:rsid w:val="00E3512A"/>
    <w:rsid w:val="00E407E4"/>
    <w:rsid w:val="00E507CE"/>
    <w:rsid w:val="00E7376B"/>
    <w:rsid w:val="00E874DA"/>
    <w:rsid w:val="00E9517F"/>
    <w:rsid w:val="00ED7EF0"/>
    <w:rsid w:val="00EF59A8"/>
    <w:rsid w:val="00EF7877"/>
    <w:rsid w:val="00F11F46"/>
    <w:rsid w:val="00F12E4C"/>
    <w:rsid w:val="00F50A81"/>
    <w:rsid w:val="00FA2940"/>
    <w:rsid w:val="00FB2B46"/>
    <w:rsid w:val="00FC23C1"/>
    <w:rsid w:val="00FC3293"/>
    <w:rsid w:val="00FC62A5"/>
    <w:rsid w:val="00FD028B"/>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2B325E9"/>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TotalTime>
  <Pages>4</Pages>
  <Words>3087</Words>
  <Characters>1759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6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116</cp:revision>
  <dcterms:created xsi:type="dcterms:W3CDTF">2019-10-06T18:26:00Z</dcterms:created>
  <dcterms:modified xsi:type="dcterms:W3CDTF">2019-10-07T15: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yW18Bv8"/&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